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1114CD" w:rsidRDefault="00086809" w14:paraId="3A1E3D32" w14:textId="236E2F6B">
      <w:r>
        <w:rPr/>
        <w:t>C</w:t>
      </w:r>
      <w:r w:rsidR="001114CD">
        <w:rPr/>
        <w:t>laim</w:t>
      </w:r>
      <w:r>
        <w:rPr/>
        <w:t xml:space="preserve"> A</w:t>
      </w:r>
      <w:r w:rsidR="00E20E0D">
        <w:rPr>
          <w:rStyle w:val="FootnoteReference"/>
        </w:rPr>
        <w:footnoteReference w:id="1"/>
      </w:r>
      <w:r w:rsidR="0062098D">
        <w:rPr/>
        <w:t>.</w:t>
      </w:r>
      <w:r>
        <w:rPr/>
        <w:t xml:space="preserve"> Claim B</w:t>
      </w:r>
      <w:r w:rsidR="00F211D4">
        <w:rPr>
          <w:rStyle w:val="FootnoteReference"/>
        </w:rPr>
        <w:footnoteReference w:id="2"/>
      </w:r>
      <w:r>
        <w:rPr/>
        <w:t>.</w:t>
      </w:r>
    </w:p>
    <w:p w:rsidR="001114CD" w:rsidRDefault="001114CD" w14:paraId="14F89F0D" w14:textId="77777777"/>
    <w:sectPr w:rsidR="001114CD">
      <w:pgSz w:w="12240" w:h="15840" w:orient="portrait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310234" w:rsidP="0062098D" w:rsidRDefault="00310234" w14:paraId="6061996B" w14:textId="77777777">
      <w:pPr>
        <w:spacing w:after="0" w:line="240" w:lineRule="auto"/>
      </w:pPr>
      <w:r>
        <w:separator/>
      </w:r>
    </w:p>
  </w:endnote>
  <w:endnote w:type="continuationSeparator" w:id="0">
    <w:p w:rsidR="00310234" w:rsidP="0062098D" w:rsidRDefault="00310234" w14:paraId="1FCE1288" w14:textId="777777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310234" w:rsidP="0062098D" w:rsidRDefault="00310234" w14:paraId="25EA4CC9" w14:textId="77777777">
      <w:pPr>
        <w:spacing w:after="0" w:line="240" w:lineRule="auto"/>
      </w:pPr>
      <w:r>
        <w:separator/>
      </w:r>
    </w:p>
  </w:footnote>
  <w:footnote w:type="continuationSeparator" w:id="0">
    <w:p w:rsidR="00310234" w:rsidP="0062098D" w:rsidRDefault="00310234" w14:paraId="4C66D336" w14:textId="77777777">
      <w:pPr>
        <w:spacing w:after="0" w:line="240" w:lineRule="auto"/>
      </w:pPr>
      <w:r>
        <w:continuationSeparator/>
      </w:r>
    </w:p>
  </w:footnote>
  <w:footnote w:id="1">
    <w:p w:rsidRPr="00E20E0D" w:rsidR="00E20E0D" w:rsidRDefault="00E20E0D" w14:paraId="3564A8E5" w14:textId="5CA219F2">
      <w:pPr>
        <w:pStyle w:val="FootnoteText"/>
      </w:pPr>
      <w:r>
        <w:rPr>
          <w:rStyle w:val="FootnoteReference"/>
        </w:rPr>
        <w:footnoteRef/>
      </w:r>
      <w:r w:rsidRPr="00E20E0D">
        <w:t xml:space="preserve"> </w:t>
      </w:r>
      <w:r>
        <w:fldChar w:fldCharType="begin"/>
      </w:r>
      <w:r w:rsidR="0051254D">
        <w:instrText xml:space="preserve"> ADDIN ZOTERO_ITEM CSL_CITATION {"citationID":"a1uqssb04e4","properties":{"formattedCitation":"Joe Schmoe, \\uc0\\u8220{}Just No,\\uc0\\u8221{} Opinions, 1, no. 1 (2035): 1\\uc0\\u8211{}2.","plainCitation":"Joe Schmoe, “Just No,” Opinions, 1, no. 1 (2035): 1–2.","noteIndex":1},"citationItems":[{"id":42,"uris":["http://zotero.org/users/local/bv74ArEQ/items/VE85H4Q5"],"itemData":{"id":42,"type":"article-journal","collection-title":"Opinions","issue":"1","page":"1-2","title":"Just no","volume":"1","author":[{"family":"Schmoe","given":"Joe"}],"issued":{"date-parts":[["2035"]]}}}],"schema":"https://github.com/citation-style-language/schema/raw/master/csl-citation.json"} </w:instrText>
      </w:r>
      <w:r>
        <w:fldChar w:fldCharType="separate"/>
      </w:r>
      <w:r w:rsidRPr="0051254D" w:rsidR="0051254D">
        <w:rPr>
          <w:rFonts w:ascii="Calibri" w:hAnsi="Calibri" w:cs="Calibri"/>
          <w:szCs w:val="24"/>
        </w:rPr>
        <w:t>Joe Schmoe, “Just No,” Opinions, 1, no. 1 (2035): 1–2.</w:t>
      </w:r>
      <w:r>
        <w:fldChar w:fldCharType="end"/>
      </w:r>
    </w:p>
  </w:footnote>
  <w:footnote w:id="2">
    <w:p w:rsidR="00F211D4" w:rsidRDefault="00F211D4" w14:paraId="551DD471" w14:textId="232EBC0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 w:rsidR="0051254D">
        <w:instrText xml:space="preserve"> ADDIN ZOTERO_ITEM CSL_CITATION {"citationID":"a22p6p0ob48","properties":{"formattedCitation":"see Abe Ce, \\uc0\\u8220{}I Disagree,\\uc0\\u8221{} in {\\i{}We All Agree} (Like Minded Publ, 2010), 12, https://example.com/; Abe Ce, {\\i{}Za\\uc0\\u380{}\\uc0\\u243{}\\uc0\\u322{}\\uc0\\u263{} G\\uc0\\u281{}\\uc0\\u347{}l\\uc0\\u261{} Ja\\uc0\\u378{}\\uc0\\u324{}}, UTF-16 Enjoyers (\\uc0\\u50504{}\\uc0\\u46028{}\\uc0\\u51060{}\\uc0\\u51648{}\\uc0\\u46028{}\\uc0\\u51060{}\\uc0\\u45796{}\\uc0\\u47000{}\\uc0\\u48120{}\\uc0\\u54620{}\\uc0\\u49704{}\\uc0\\u48148{}\\uc0\\u50864{}, 2023).","plainCitation":"see Abe Ce, “I Disagree,” in We All Agree (Like Minded Publ, 2010), 12, https://example.com/; Abe Ce, Zażółć Gęślą Jaźń, UTF-16 Enjoyers (</w:instrText>
      </w:r>
      <w:r w:rsidR="0051254D">
        <w:rPr>
          <w:rFonts w:hint="eastAsia" w:ascii="Malgun Gothic" w:hAnsi="Malgun Gothic" w:eastAsia="Malgun Gothic" w:cs="Malgun Gothic"/>
        </w:rPr>
        <w:instrText>안돌이지돌이다래미한숨바우</w:instrText>
      </w:r>
      <w:r w:rsidR="0051254D">
        <w:instrText>, 2023).","noteIndex":2},"citationItems":[{"id":43,"uris":["http://zotero.org/users/local/bv74ArEQ/items/8ANM4ZRU"],"itemData":{"id":43,"type":"chapter","container-title":"We all agree","publisher":"Like Minded Publ","title":"I disagree","URL":"https://example.com/","author":[{"family":"Ce","given":"Abe"}],"issued":{"date-parts":[["2010",12,31]]}},"locator":"12","label":"page","prefix":"see"},{"id":41,"uris":["http://zotero.org/users/local/bv74ArEQ/items/D2ZHM7Z4"],"itemData":{"id":41,"type":"book","collection-title":"UTF-16 Enjoyers","event-place":"</w:instrText>
      </w:r>
      <w:r w:rsidR="0051254D">
        <w:rPr>
          <w:rFonts w:hint="eastAsia" w:ascii="Malgun Gothic" w:hAnsi="Malgun Gothic" w:eastAsia="Malgun Gothic" w:cs="Malgun Gothic"/>
        </w:rPr>
        <w:instrText>안돌이지돌이다래미한숨바우</w:instrText>
      </w:r>
      <w:r w:rsidR="0051254D">
        <w:instrText>","publisher-place":"</w:instrText>
      </w:r>
      <w:r w:rsidR="0051254D">
        <w:rPr>
          <w:rFonts w:hint="eastAsia" w:ascii="Malgun Gothic" w:hAnsi="Malgun Gothic" w:eastAsia="Malgun Gothic" w:cs="Malgun Gothic"/>
        </w:rPr>
        <w:instrText>안돌이지돌이다래미한숨바우</w:instrText>
      </w:r>
      <w:r w:rsidR="0051254D">
        <w:instrText xml:space="preserve">","title":"Zażółć gęślą jaźń","author":[{"family":"Ce","given":"Abe"}],"issued":{"date-parts":[["2023",1,1]]}}}],"schema":"https://github.com/citation-style-language/schema/raw/master/csl-citation.json"} </w:instrText>
      </w:r>
      <w:r>
        <w:fldChar w:fldCharType="separate"/>
      </w:r>
      <w:r w:rsidRPr="0051254D" w:rsidR="0051254D">
        <w:rPr>
          <w:rFonts w:ascii="Times New Roman" w:hAnsi="Times New Roman" w:cs="Times New Roman"/>
          <w:szCs w:val="24"/>
        </w:rPr>
        <w:t xml:space="preserve">see Abe Ce, “I Disagree,” in </w:t>
      </w:r>
      <w:r w:rsidRPr="0051254D" w:rsidR="0051254D">
        <w:rPr>
          <w:rFonts w:ascii="Times New Roman" w:hAnsi="Times New Roman" w:cs="Times New Roman"/>
          <w:i/>
          <w:iCs/>
          <w:szCs w:val="24"/>
        </w:rPr>
        <w:t>We All Agree</w:t>
      </w:r>
      <w:r w:rsidRPr="0051254D" w:rsidR="0051254D">
        <w:rPr>
          <w:rFonts w:ascii="Times New Roman" w:hAnsi="Times New Roman" w:cs="Times New Roman"/>
          <w:szCs w:val="24"/>
        </w:rPr>
        <w:t xml:space="preserve"> (Like Minded </w:t>
      </w:r>
      <w:proofErr w:type="spellStart"/>
      <w:r w:rsidRPr="0051254D" w:rsidR="0051254D">
        <w:rPr>
          <w:rFonts w:ascii="Times New Roman" w:hAnsi="Times New Roman" w:cs="Times New Roman"/>
          <w:szCs w:val="24"/>
        </w:rPr>
        <w:t>Publ</w:t>
      </w:r>
      <w:proofErr w:type="spellEnd"/>
      <w:r w:rsidRPr="0051254D" w:rsidR="0051254D">
        <w:rPr>
          <w:rFonts w:ascii="Times New Roman" w:hAnsi="Times New Roman" w:cs="Times New Roman"/>
          <w:szCs w:val="24"/>
        </w:rPr>
        <w:t xml:space="preserve">, 2010), 12, https://example.com/; Abe Ce, </w:t>
      </w:r>
      <w:proofErr w:type="spellStart"/>
      <w:r w:rsidRPr="0051254D" w:rsidR="0051254D">
        <w:rPr>
          <w:rFonts w:ascii="Times New Roman" w:hAnsi="Times New Roman" w:cs="Times New Roman"/>
          <w:i/>
          <w:iCs/>
          <w:szCs w:val="24"/>
        </w:rPr>
        <w:t>Zażółć</w:t>
      </w:r>
      <w:proofErr w:type="spellEnd"/>
      <w:r w:rsidRPr="0051254D" w:rsidR="0051254D">
        <w:rPr>
          <w:rFonts w:ascii="Times New Roman" w:hAnsi="Times New Roman" w:cs="Times New Roman"/>
          <w:i/>
          <w:iCs/>
          <w:szCs w:val="24"/>
        </w:rPr>
        <w:t xml:space="preserve"> </w:t>
      </w:r>
      <w:proofErr w:type="spellStart"/>
      <w:r w:rsidRPr="0051254D" w:rsidR="0051254D">
        <w:rPr>
          <w:rFonts w:ascii="Times New Roman" w:hAnsi="Times New Roman" w:cs="Times New Roman"/>
          <w:i/>
          <w:iCs/>
          <w:szCs w:val="24"/>
        </w:rPr>
        <w:t>Gęślą</w:t>
      </w:r>
      <w:proofErr w:type="spellEnd"/>
      <w:r w:rsidRPr="0051254D" w:rsidR="0051254D">
        <w:rPr>
          <w:rFonts w:ascii="Times New Roman" w:hAnsi="Times New Roman" w:cs="Times New Roman"/>
          <w:i/>
          <w:iCs/>
          <w:szCs w:val="24"/>
        </w:rPr>
        <w:t xml:space="preserve"> </w:t>
      </w:r>
      <w:proofErr w:type="spellStart"/>
      <w:r w:rsidRPr="0051254D" w:rsidR="0051254D">
        <w:rPr>
          <w:rFonts w:ascii="Times New Roman" w:hAnsi="Times New Roman" w:cs="Times New Roman"/>
          <w:i/>
          <w:iCs/>
          <w:szCs w:val="24"/>
        </w:rPr>
        <w:t>Jaźń</w:t>
      </w:r>
      <w:proofErr w:type="spellEnd"/>
      <w:r w:rsidRPr="0051254D" w:rsidR="0051254D">
        <w:rPr>
          <w:rFonts w:ascii="Times New Roman" w:hAnsi="Times New Roman" w:cs="Times New Roman"/>
          <w:szCs w:val="24"/>
        </w:rPr>
        <w:t>, UTF-16 Enjoyers (</w:t>
      </w:r>
      <w:proofErr w:type="spellStart"/>
      <w:r w:rsidRPr="0051254D" w:rsidR="0051254D">
        <w:rPr>
          <w:rFonts w:hint="eastAsia" w:ascii="Malgun Gothic" w:hAnsi="Malgun Gothic" w:eastAsia="Malgun Gothic" w:cs="Malgun Gothic"/>
          <w:szCs w:val="24"/>
        </w:rPr>
        <w:t>안돌이지돌이다래미한숨바우</w:t>
      </w:r>
      <w:proofErr w:type="spellEnd"/>
      <w:r w:rsidRPr="0051254D" w:rsidR="0051254D">
        <w:rPr>
          <w:rFonts w:ascii="Times New Roman" w:hAnsi="Times New Roman" w:cs="Times New Roman"/>
          <w:szCs w:val="24"/>
        </w:rPr>
        <w:t>, 2023).</w:t>
      </w:r>
      <w:r>
        <w:fldChar w:fldCharType="end"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trackRevisions w:val="false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114CD"/>
    <w:rsid w:val="00086809"/>
    <w:rsid w:val="001114CD"/>
    <w:rsid w:val="001B4F5D"/>
    <w:rsid w:val="00310234"/>
    <w:rsid w:val="00347BCA"/>
    <w:rsid w:val="004606C2"/>
    <w:rsid w:val="0051254D"/>
    <w:rsid w:val="00523FDA"/>
    <w:rsid w:val="0062098D"/>
    <w:rsid w:val="007C011E"/>
    <w:rsid w:val="00994669"/>
    <w:rsid w:val="00D560AE"/>
    <w:rsid w:val="00E20E0D"/>
    <w:rsid w:val="00F211D4"/>
    <w:rsid w:val="21ED953F"/>
    <w:rsid w:val="7490CB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816142"/>
  <w15:chartTrackingRefBased/>
  <w15:docId w15:val="{D91B8E72-60A6-46FC-87D9-CFB071AE8B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hAnsiTheme="minorHAnsi" w:eastAsia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62098D"/>
    <w:pPr>
      <w:spacing w:after="0" w:line="240" w:lineRule="auto"/>
    </w:pPr>
    <w:rPr>
      <w:sz w:val="20"/>
      <w:szCs w:val="20"/>
    </w:rPr>
  </w:style>
  <w:style w:type="character" w:styleId="FootnoteTextChar" w:customStyle="1">
    <w:name w:val="Footnote Text Char"/>
    <w:basedOn w:val="DefaultParagraphFont"/>
    <w:link w:val="FootnoteText"/>
    <w:uiPriority w:val="99"/>
    <w:semiHidden/>
    <w:rsid w:val="0062098D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2098D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62098D"/>
    <w:pPr>
      <w:spacing w:after="0" w:line="240" w:lineRule="auto"/>
    </w:pPr>
    <w:rPr>
      <w:sz w:val="20"/>
      <w:szCs w:val="20"/>
    </w:rPr>
  </w:style>
  <w:style w:type="character" w:styleId="EndnoteTextChar" w:customStyle="1">
    <w:name w:val="Endnote Text Char"/>
    <w:basedOn w:val="DefaultParagraphFont"/>
    <w:link w:val="EndnoteText"/>
    <w:uiPriority w:val="99"/>
    <w:semiHidden/>
    <w:rsid w:val="0062098D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62098D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webSettings" Target="webSettings.xml" Id="rId3" /><Relationship Type="http://schemas.openxmlformats.org/officeDocument/2006/relationships/theme" Target="theme/theme1.xml" Id="rId7" /><Relationship Type="http://schemas.openxmlformats.org/officeDocument/2006/relationships/settings" Target="settings.xml" Id="rId2" /><Relationship Type="http://schemas.openxmlformats.org/officeDocument/2006/relationships/styles" Target="styles.xml" Id="rId1" /><Relationship Type="http://schemas.openxmlformats.org/officeDocument/2006/relationships/fontTable" Target="fontTable.xml" Id="rId6" /><Relationship Type="http://schemas.openxmlformats.org/officeDocument/2006/relationships/endnotes" Target="endnotes.xml" Id="rId5" /><Relationship Type="http://schemas.openxmlformats.org/officeDocument/2006/relationships/footnotes" Target="footnotes.xml" Id="rId4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.dotm</ap:Template>
  <ap:Application>Microsoft Word for the web</ap:Application>
  <ap:DocSecurity>0</ap:DocSecurity>
  <ap:ScaleCrop>false</ap:ScaleCrop>
  <ap:Company/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>Pawel KAMINSKI</dc:creator>
  <keywords/>
  <dc:description/>
  <lastModifiedBy>Paweł Kamiński</lastModifiedBy>
  <revision>8</revision>
  <dcterms:created xsi:type="dcterms:W3CDTF">2024-01-12T15:04:00.0000000Z</dcterms:created>
  <dcterms:modified xsi:type="dcterms:W3CDTF">2025-01-03T10:47:30.0592304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LZm19o9N"/&gt;&lt;style id="http://www.zotero.org/styles/chicago-fullnote-bibliography" locale="en-US" hasBibliography="1" bibliographyStyleHasBeenSet="0"/&gt;&lt;prefs&gt;&lt;pref name="fieldType" value="Field"/&gt;</vt:lpwstr>
  </property>
  <property fmtid="{D5CDD505-2E9C-101B-9397-08002B2CF9AE}" pid="3" name="ZOTERO_PREF_2">
    <vt:lpwstr>&lt;pref name="automaticJournalAbbreviations" value="true"/&gt;&lt;pref name="delayCitationUpdates" value="true"/&gt;&lt;pref name="noteType" value="1"/&gt;&lt;/prefs&gt;&lt;/data&gt;</vt:lpwstr>
  </property>
</Properties>
</file>